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63D6AD9A"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8A6CAB5"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736AA6">
        <w:rPr>
          <w:rFonts w:ascii="Verdana" w:hAnsi="Verdana"/>
        </w:rPr>
        <w:instrText xml:space="preserve"> ADDIN ZOTERO_ITEM CSL_CITATION {"citationID":"h1PB19os","properties":{"formattedCitation":"[1]","plainCitation":"[1]","noteIndex":0},"citationItems":[{"id":330,"uris":["http://zotero.org/users/13606484/items/9UJIT8VW"],"itemData":{"id":330,"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736AA6">
        <w:rPr>
          <w:rFonts w:ascii="Cambria Math" w:hAnsi="Cambria Math" w:cs="Cambria Math"/>
        </w:rPr>
        <w:instrText>‐</w:instrText>
      </w:r>
      <w:r w:rsidR="00736AA6">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736AA6">
        <w:rPr>
          <w:rFonts w:ascii="Cambria Math" w:hAnsi="Cambria Math" w:cs="Cambria Math"/>
        </w:rPr>
        <w:instrText>‐</w:instrText>
      </w:r>
      <w:r w:rsidR="00736AA6">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B3112" w:rsidRPr="00FB3112">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B3112" w:rsidRPr="00FB3112">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B3112" w:rsidRPr="00FB3112">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40C4D0C7" w:rsidR="00E331E2" w:rsidRDefault="00AD09F2" w:rsidP="00662A7A">
      <w:pPr>
        <w:spacing w:line="360" w:lineRule="auto"/>
        <w:jc w:val="both"/>
        <w:rPr>
          <w:rFonts w:ascii="Verdana" w:hAnsi="Verdana"/>
        </w:rPr>
      </w:pPr>
      <w:commentRangeStart w:id="1"/>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736AA6">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FB3112" w:rsidRPr="00FB3112">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736AA6">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D86A65" w:rsidRPr="00D86A65">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commentRangeEnd w:id="1"/>
      <w:r w:rsidR="00D86A65">
        <w:rPr>
          <w:rStyle w:val="CommentReference"/>
        </w:rPr>
        <w:commentReference w:id="1"/>
      </w:r>
      <w:r w:rsidR="00D86A65">
        <w:rPr>
          <w:rFonts w:ascii="Verdana" w:hAnsi="Verdana"/>
        </w:rPr>
        <w:t>. Indeed</w:t>
      </w:r>
      <w:r w:rsidR="00514353">
        <w:rPr>
          <w:rFonts w:ascii="Verdana" w:hAnsi="Verdana"/>
        </w:rPr>
        <w:t xml:space="preserve">, </w:t>
      </w:r>
      <w:r w:rsidR="001F54D5">
        <w:rPr>
          <w:rFonts w:ascii="Verdana" w:hAnsi="Verdana"/>
        </w:rPr>
        <w:t xml:space="preserve">specific </w:t>
      </w:r>
      <w:commentRangeStart w:id="2"/>
      <w:commentRangeStart w:id="3"/>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w:t>
      </w:r>
      <w:commentRangeEnd w:id="2"/>
      <w:r w:rsidR="00724400">
        <w:rPr>
          <w:rStyle w:val="CommentReference"/>
        </w:rPr>
        <w:commentReference w:id="2"/>
      </w:r>
      <w:commentRangeEnd w:id="3"/>
      <w:r w:rsidR="00D86A65">
        <w:rPr>
          <w:rStyle w:val="CommentReference"/>
        </w:rPr>
        <w:commentReference w:id="3"/>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736AA6">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D86A65" w:rsidRPr="00D86A65">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33EA9D29" w:rsidR="00A24B3E" w:rsidRDefault="00A24B3E" w:rsidP="00662A7A">
      <w:pPr>
        <w:spacing w:line="360" w:lineRule="auto"/>
        <w:jc w:val="both"/>
        <w:rPr>
          <w:rFonts w:ascii="Verdana" w:hAnsi="Verdana"/>
        </w:rPr>
      </w:pPr>
      <w:commentRangeStart w:id="4"/>
      <w:commentRangeStart w:id="5"/>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commentRangeEnd w:id="4"/>
      <w:r w:rsidR="00346553">
        <w:rPr>
          <w:rStyle w:val="CommentReference"/>
        </w:rPr>
        <w:commentReference w:id="4"/>
      </w:r>
      <w:commentRangeEnd w:id="5"/>
      <w:r w:rsidR="00D86A65">
        <w:rPr>
          <w:rStyle w:val="CommentReference"/>
        </w:rPr>
        <w:commentReference w:id="5"/>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736AA6">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86A65" w:rsidRPr="00D86A65">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86A65" w:rsidRPr="00D86A65">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736AA6">
        <w:rPr>
          <w:rFonts w:ascii="Cambria Math" w:hAnsi="Cambria Math" w:cs="Cambria Math"/>
        </w:rPr>
        <w:instrText>∼</w:instrText>
      </w:r>
      <w:r w:rsidR="00736AA6">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86A65" w:rsidRPr="00D86A65">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736AA6">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86A65" w:rsidRPr="00D86A65">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392C1B37"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736AA6">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86A65" w:rsidRPr="00D86A65">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736AA6">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4B3816" w:rsidRPr="004B3816">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736AA6">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4B3816" w:rsidRPr="004B3816">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018F01C"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736AA6">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736AA6">
        <w:rPr>
          <w:rFonts w:ascii="Cambria Math" w:hAnsi="Cambria Math" w:cs="Cambria Math"/>
        </w:rPr>
        <w:instrText>∼</w:instrText>
      </w:r>
      <w:r w:rsidR="00736AA6">
        <w:rPr>
          <w:rFonts w:ascii="Verdana" w:hAnsi="Verdana"/>
        </w:rPr>
        <w:instrText>40</w:instrText>
      </w:r>
      <w:r w:rsidR="00736AA6">
        <w:rPr>
          <w:rFonts w:ascii="Verdana" w:hAnsi="Verdana" w:cs="Verdana"/>
        </w:rPr>
        <w:instrText>◦</w:instrText>
      </w:r>
      <w:r w:rsidR="00736AA6">
        <w:rPr>
          <w:rFonts w:ascii="Verdana" w:hAnsi="Verdana"/>
        </w:rPr>
        <w:instrText xml:space="preserve"> of knee </w:instrText>
      </w:r>
      <w:r w:rsidR="00736AA6">
        <w:rPr>
          <w:rFonts w:ascii="Verdana" w:hAnsi="Verdana" w:cs="Verdana"/>
        </w:rPr>
        <w:instrText>ﬂ</w:instrText>
      </w:r>
      <w:r w:rsidR="00736AA6">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86A65" w:rsidRPr="00D86A65">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339ED804"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736AA6">
        <w:rPr>
          <w:rFonts w:ascii="Cambria Math" w:eastAsia="Verdana" w:hAnsi="Cambria Math" w:cs="Cambria Math"/>
        </w:rPr>
        <w:instrText>‐</w:instrText>
      </w:r>
      <w:r w:rsidR="00736AA6">
        <w:rPr>
          <w:rFonts w:ascii="Verdana" w:eastAsia="Verdana" w:hAnsi="Verdana" w:cs="Verdana"/>
        </w:rPr>
        <w:instrText>ratio–based cardiac cine imaging by using interspersed one</w:instrText>
      </w:r>
      <w:r w:rsidR="00736AA6">
        <w:rPr>
          <w:rFonts w:ascii="Cambria Math" w:eastAsia="Verdana" w:hAnsi="Cambria Math" w:cs="Cambria Math"/>
        </w:rPr>
        <w:instrText>‐</w:instrText>
      </w:r>
      <w:r w:rsidR="00736AA6">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736AA6">
        <w:rPr>
          <w:rFonts w:ascii="Cambria Math" w:eastAsia="Verdana" w:hAnsi="Cambria Math" w:cs="Cambria Math"/>
        </w:rPr>
        <w:instrText>‐</w:instrText>
      </w:r>
      <w:r w:rsidR="00736AA6">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736AA6">
        <w:rPr>
          <w:rFonts w:ascii="Cambria Math" w:eastAsia="Verdana" w:hAnsi="Cambria Math" w:cs="Cambria Math"/>
        </w:rPr>
        <w:instrText>‐</w:instrText>
      </w:r>
      <w:r w:rsidR="00736AA6">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SNR) and contrast</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736AA6">
        <w:rPr>
          <w:rFonts w:ascii="Cambria Math" w:eastAsia="Verdana" w:hAnsi="Cambria Math" w:cs="Cambria Math"/>
        </w:rPr>
        <w:instrText>‐</w:instrText>
      </w:r>
      <w:r w:rsidR="00736AA6">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736AA6">
        <w:rPr>
          <w:rFonts w:ascii="Cambria Math" w:eastAsia="Verdana" w:hAnsi="Cambria Math" w:cs="Cambria Math"/>
        </w:rPr>
        <w:instrText>‐</w:instrText>
      </w:r>
      <w:r w:rsidR="00736AA6">
        <w:rPr>
          <w:rFonts w:ascii="Verdana" w:eastAsia="Verdana" w:hAnsi="Verdana" w:cs="Verdana"/>
        </w:rPr>
        <w:instrText>ratio radial MRI using one</w:instrText>
      </w:r>
      <w:r w:rsidR="00736AA6">
        <w:rPr>
          <w:rFonts w:ascii="Cambria Math" w:eastAsia="Verdana" w:hAnsi="Cambria Math" w:cs="Cambria Math"/>
        </w:rPr>
        <w:instrText>‐</w:instrText>
      </w:r>
      <w:r w:rsidR="00736AA6">
        <w:rPr>
          <w:rFonts w:ascii="Verdana" w:eastAsia="Verdana" w:hAnsi="Verdana" w:cs="Verdana"/>
        </w:rPr>
        <w:instrText>dimensional navigators","volume":"40","author":[{"family":"Krämer","given":"Martin"},{"family":"Herrmann","given":"Karl</w:instrText>
      </w:r>
      <w:r w:rsidR="00736AA6">
        <w:rPr>
          <w:rFonts w:ascii="Cambria Math" w:eastAsia="Verdana" w:hAnsi="Cambria Math" w:cs="Cambria Math"/>
        </w:rPr>
        <w:instrText>‐</w:instrText>
      </w:r>
      <w:r w:rsidR="00736AA6">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10365F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w:t>
      </w:r>
      <w:r w:rsidR="6F01215C" w:rsidRPr="5FE521F8">
        <w:rPr>
          <w:rFonts w:ascii="Verdana" w:eastAsia="Verdana" w:hAnsi="Verdana" w:cs="Verdana"/>
        </w:rPr>
        <w:lastRenderedPageBreak/>
        <w:t xml:space="preserve">then sorted into </w:t>
      </w:r>
      <w:commentRangeStart w:id="6"/>
      <w:commentRangeStart w:id="7"/>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6"/>
      <w:r w:rsidR="00CE6183">
        <w:rPr>
          <w:rStyle w:val="CommentReference"/>
        </w:rPr>
        <w:commentReference w:id="6"/>
      </w:r>
      <w:commentRangeEnd w:id="7"/>
      <w:r w:rsidR="00DF1163">
        <w:rPr>
          <w:rStyle w:val="CommentReference"/>
        </w:rPr>
        <w:commentReference w:id="7"/>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8"/>
      <w:commentRangeStart w:id="9"/>
      <w:r w:rsidR="6F01215C" w:rsidRPr="5FE521F8">
        <w:rPr>
          <w:rFonts w:ascii="Verdana" w:eastAsia="Verdana" w:hAnsi="Verdana" w:cs="Verdana"/>
        </w:rPr>
        <w:t xml:space="preserve">This process was repeated for the entire range of motion, </w:t>
      </w:r>
      <w:commentRangeEnd w:id="8"/>
      <w:r w:rsidR="00CE6183">
        <w:rPr>
          <w:rStyle w:val="CommentReference"/>
        </w:rPr>
        <w:commentReference w:id="8"/>
      </w:r>
      <w:commentRangeEnd w:id="9"/>
      <w:r w:rsidR="00160333">
        <w:rPr>
          <w:rStyle w:val="CommentReference"/>
        </w:rPr>
        <w:commentReference w:id="9"/>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736AA6">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86A65" w:rsidRPr="00D86A65">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23FE5D11"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89D1B4E"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w:t>
      </w:r>
      <w:r w:rsidR="004766A3" w:rsidRPr="004766A3">
        <w:rPr>
          <w:rFonts w:ascii="Verdana" w:eastAsia="Verdana" w:hAnsi="Verdana" w:cs="Verdana"/>
        </w:rPr>
        <w:lastRenderedPageBreak/>
        <w:t xml:space="preserve">connected (e.g., diagonally adjacent pixels </w:t>
      </w:r>
      <w:proofErr w:type="gramStart"/>
      <w:r w:rsidR="004766A3">
        <w:rPr>
          <w:rFonts w:ascii="Verdana" w:eastAsia="Verdana" w:hAnsi="Verdana" w:cs="Verdana"/>
        </w:rPr>
        <w:t>were considered to be</w:t>
      </w:r>
      <w:proofErr w:type="gramEnd"/>
      <w:r w:rsidR="004766A3">
        <w:rPr>
          <w:rFonts w:ascii="Verdana" w:eastAsia="Verdana" w:hAnsi="Verdana" w:cs="Verdana"/>
        </w:rPr>
        <w:t xml:space="preserv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0"/>
      <w:commentRangeStart w:id="11"/>
      <w:r w:rsidR="006F50D0" w:rsidRPr="006F50D0">
        <w:rPr>
          <w:rFonts w:ascii="Verdana" w:eastAsia="Verdana" w:hAnsi="Verdana" w:cs="Verdana"/>
        </w:rPr>
        <w:t xml:space="preserve">once </w:t>
      </w:r>
      <w:commentRangeEnd w:id="10"/>
      <w:r w:rsidR="00F704F5">
        <w:rPr>
          <w:rStyle w:val="CommentReference"/>
        </w:rPr>
        <w:commentReference w:id="10"/>
      </w:r>
      <w:commentRangeEnd w:id="11"/>
      <w:r w:rsidR="00601B08">
        <w:rPr>
          <w:rStyle w:val="CommentReference"/>
        </w:rPr>
        <w:commentReference w:id="11"/>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4BFB76C6"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Ac8vNC6L","properties":{"formattedCitation":"[25]","plainCitation":"[25]","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12"/>
      <w:commentRangeStart w:id="13"/>
      <w:r w:rsidR="00E763D1" w:rsidRPr="00E763D1">
        <w:rPr>
          <w:rFonts w:ascii="Verdana" w:eastAsia="Verdana" w:hAnsi="Verdana" w:cs="Verdana"/>
        </w:rPr>
        <w:t xml:space="preserve">80 equidistant points </w:t>
      </w:r>
      <w:commentRangeEnd w:id="12"/>
      <w:r w:rsidR="00F704F5">
        <w:rPr>
          <w:rStyle w:val="CommentReference"/>
        </w:rPr>
        <w:commentReference w:id="12"/>
      </w:r>
      <w:commentRangeEnd w:id="13"/>
      <w:r w:rsidR="00601B08">
        <w:rPr>
          <w:rStyle w:val="CommentReference"/>
        </w:rPr>
        <w:commentReference w:id="13"/>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mnRsz9gi","properties":{"formattedCitation":"[26]","plainCitation":"[26]","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77777777"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commentRangeStart w:id="14"/>
      <w:r w:rsidR="33B09C27" w:rsidRPr="5FE521F8">
        <w:rPr>
          <w:rFonts w:ascii="Verdana" w:eastAsia="Verdana" w:hAnsi="Verdana" w:cs="Verdana"/>
        </w:rPr>
        <w:t xml:space="preserve">Transformation Computation: </w:t>
      </w:r>
      <w:commentRangeEnd w:id="14"/>
      <w:r w:rsidR="00B91489">
        <w:rPr>
          <w:rStyle w:val="CommentReference"/>
        </w:rPr>
        <w:commentReference w:id="14"/>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 xml:space="preserve">This process assumed rigid body motion, </w:t>
      </w:r>
      <w:commentRangeStart w:id="15"/>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15"/>
      <w:r w:rsidR="00B91489">
        <w:rPr>
          <w:rStyle w:val="CommentReference"/>
        </w:rPr>
        <w:commentReference w:id="15"/>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41E07486"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minimizes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56D3ED0B"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Pr>
          <w:rFonts w:ascii="Verdana" w:eastAsia="Verdana" w:hAnsi="Verdana" w:cs="Verdana"/>
        </w:rPr>
        <w:instrText xml:space="preserve"> ADDIN ZOTERO_ITEM CSL_CITATION {"citationID":"4O5myLmp","properties":{"formattedCitation":"[27]","plainCitation":"[27]","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Pr="00736AA6">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4A68B3A0"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0871B1D"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736AA6">
        <w:rPr>
          <w:rFonts w:ascii="Verdana" w:hAnsi="Verdana"/>
        </w:rPr>
        <w:instrText xml:space="preserve"> ADDIN ZOTERO_ITEM CSL_CITATION {"citationID":"Jl6dS0ok","properties":{"formattedCitation":"[28]","plainCitation":"[28]","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736AA6" w:rsidRPr="00736AA6">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1442A132"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736AA6">
        <w:rPr>
          <w:rFonts w:ascii="Verdana" w:hAnsi="Verdana"/>
        </w:rPr>
        <w:instrText xml:space="preserve"> ADDIN ZOTERO_ITEM CSL_CITATION {"citationID":"KdDl6rgf","properties":{"formattedCitation":"[29]","plainCitation":"[29]","noteIndex":0},"citationItems":[{"id":196,"uris":["http://zotero.org/users/13606484/items/FC2RN7LG"],"itemData":{"id":196,"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736AA6" w:rsidRPr="00736AA6">
        <w:rPr>
          <w:rFonts w:ascii="Verdana" w:hAnsi="Verdana"/>
        </w:rPr>
        <w:t>[29]</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285D8DEC" w:rsidR="00F02CF7" w:rsidRDefault="00F02CF7" w:rsidP="000423D6">
      <w:pPr>
        <w:spacing w:line="360" w:lineRule="auto"/>
        <w:jc w:val="both"/>
        <w:rPr>
          <w:rFonts w:ascii="Verdana" w:hAnsi="Verdana"/>
        </w:rPr>
      </w:pPr>
      <w:r w:rsidRPr="00F02CF7">
        <w:rPr>
          <w:rFonts w:ascii="Verdana" w:hAnsi="Verdana"/>
        </w:rPr>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r w:rsidR="00372594">
        <w:rPr>
          <w:rFonts w:ascii="Verdana" w:hAnsi="Verdana"/>
        </w:rPr>
        <w:t>differences</w:t>
      </w:r>
      <w:r w:rsidR="00BD05A8">
        <w:rPr>
          <w:rFonts w:ascii="Verdana" w:hAnsi="Verdana"/>
        </w:rPr>
        <w:t xml:space="preserve"> 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80A57BD" w:rsidR="00E328D8" w:rsidRDefault="006B6966" w:rsidP="00727147">
      <w:pPr>
        <w:spacing w:line="360" w:lineRule="auto"/>
        <w:rPr>
          <w:rFonts w:ascii="Verdana" w:hAnsi="Verdana"/>
          <w:u w:val="single"/>
        </w:rPr>
      </w:pPr>
      <w:r w:rsidRPr="007C207B">
        <w:rPr>
          <w:rFonts w:ascii="Verdana" w:hAnsi="Verdana"/>
          <w:u w:val="single"/>
        </w:rPr>
        <w:t xml:space="preserve">3. </w:t>
      </w:r>
      <w:r w:rsidR="00E328D8" w:rsidRPr="007C207B">
        <w:rPr>
          <w:rFonts w:ascii="Verdana" w:hAnsi="Verdana"/>
          <w:u w:val="single"/>
        </w:rPr>
        <w:t>Results</w:t>
      </w:r>
      <w:r w:rsidR="007C207B">
        <w:rPr>
          <w:rFonts w:ascii="Verdana" w:hAnsi="Verdana"/>
          <w:u w:val="single"/>
        </w:rPr>
        <w:t xml:space="preserve"> and Discussion </w:t>
      </w:r>
    </w:p>
    <w:p w14:paraId="32C2367B" w14:textId="1815DB78" w:rsidR="007C207B" w:rsidRDefault="00194995" w:rsidP="00727147">
      <w:pPr>
        <w:spacing w:line="360" w:lineRule="auto"/>
        <w:rPr>
          <w:rFonts w:ascii="Verdana" w:hAnsi="Verdana"/>
        </w:rPr>
      </w:pPr>
      <w:r w:rsidRPr="00194995">
        <w:rPr>
          <w:rFonts w:ascii="Verdana" w:hAnsi="Verdana"/>
        </w:rPr>
        <w:t xml:space="preserve">The semi-automated segmentation pipeline developed in this study demonstrated the ability to track tibiofemoral kinematics from dynamic MRI data with improved consistency compared to manual segmentation. Figure 3 illustrates the outcome of applying the algorithm to an example dataset, </w:t>
      </w:r>
      <w:r w:rsidRPr="00194995">
        <w:rPr>
          <w:rFonts w:ascii="Verdana" w:hAnsi="Verdana"/>
        </w:rPr>
        <w:lastRenderedPageBreak/>
        <w:t>showing the segmented tibia and femur overlaid on the original MRI image. This segmentation forms the basis for subsequent kinematic analysis throughout the flexion-extension cycle.</w:t>
      </w:r>
    </w:p>
    <w:p w14:paraId="488AFBD9" w14:textId="520C9AFB" w:rsidR="00194995" w:rsidRDefault="009F1527" w:rsidP="00727147">
      <w:pPr>
        <w:spacing w:line="360" w:lineRule="auto"/>
        <w:rPr>
          <w:rFonts w:ascii="Verdana" w:hAnsi="Verdana"/>
        </w:rPr>
      </w:pPr>
      <w:r w:rsidRPr="009F1527">
        <w:rPr>
          <w:rFonts w:ascii="Verdana" w:hAnsi="Verdana"/>
        </w:rPr>
        <w:t>When comparing the kinematics derived from the semi-automated and manual methods (Figure 4), both approaches captured the characteristic patterns of tibiofemoral angle changes and their rates during knee flexion and extension</w:t>
      </w:r>
      <w:r w:rsidR="00194995" w:rsidRPr="00194995">
        <w:rPr>
          <w:rFonts w:ascii="Verdana" w:hAnsi="Verdana"/>
        </w:rPr>
        <w:t>. However, the semi-automated method produced noticeably smoother trajectories for both angle and angular velocity measures.</w:t>
      </w:r>
      <w:r w:rsidR="00194995">
        <w:rPr>
          <w:rFonts w:ascii="Verdana" w:hAnsi="Verdana"/>
        </w:rPr>
        <w:t xml:space="preserve"> </w:t>
      </w:r>
      <w:r w:rsidR="00194995" w:rsidRPr="00194995">
        <w:rPr>
          <w:rFonts w:ascii="Verdana" w:hAnsi="Verdana"/>
        </w:rPr>
        <w:t>The smoother trajectories produced by the semi-automated method more accurately represent the expected continuous nature of knee motion during the controlled flexion-extension task. This continuity in angle change and angular velocity aligns with the actual movement performed by the subject - a repeated, metronome-guided open chain knee flexion-extension while secured in the MRI-compatible device. The fluctuations seen in manual segmentation likely reflect frame-to-frame inconsistencies in analysis rather than true variations in the subject's smooth, rhythmic leg movement.</w:t>
      </w:r>
      <w:r w:rsidR="00F60289">
        <w:rPr>
          <w:rFonts w:ascii="Verdana" w:hAnsi="Verdana"/>
        </w:rPr>
        <w:t xml:space="preserve"> </w:t>
      </w:r>
      <w:r w:rsidR="00F60289" w:rsidRPr="00F60289">
        <w:rPr>
          <w:rFonts w:ascii="Verdana" w:hAnsi="Verdana"/>
        </w:rPr>
        <w:t xml:space="preserve">To quantify this improved consistency, we calculated the coefficient of variation (CV) for frame-to-frame angle changes across all datasets (Figure 5). The semi-automated method achieved a mean CV of 34.0%, compared to 59.5% for manual segmentation, indicating more consistent tracking of knee motion. </w:t>
      </w:r>
    </w:p>
    <w:p w14:paraId="7EC622C7" w14:textId="04E67172" w:rsidR="00A34574" w:rsidRDefault="00A34574" w:rsidP="00727147">
      <w:pPr>
        <w:spacing w:line="360" w:lineRule="auto"/>
        <w:rPr>
          <w:rFonts w:ascii="Verdana" w:hAnsi="Verdana"/>
        </w:rPr>
      </w:pPr>
      <w:r>
        <w:rPr>
          <w:rFonts w:ascii="Verdana" w:hAnsi="Verdana"/>
        </w:rPr>
        <w:t>T</w:t>
      </w:r>
      <w:r w:rsidRPr="006949C6">
        <w:rPr>
          <w:rFonts w:ascii="Verdana" w:hAnsi="Verdana"/>
        </w:rPr>
        <w:t>he semi-automated approach offers significant advantages in terms of efficiency and reproducibility. By requiring manual input for only the initial frame, it substantially reduces processing time compared to full manual segmentation of all frames. This efficiency, combined with the improved consistency in tracking, makes the method promising for both research and clinical applications in knee biomechanics.</w:t>
      </w:r>
    </w:p>
    <w:p w14:paraId="0E2BCD19" w14:textId="10055DBF" w:rsidR="00A34574" w:rsidRDefault="00A34574" w:rsidP="00727147">
      <w:pPr>
        <w:spacing w:line="360" w:lineRule="auto"/>
        <w:rPr>
          <w:rFonts w:ascii="Verdana" w:hAnsi="Verdana"/>
        </w:rPr>
      </w:pPr>
      <w:r w:rsidRPr="00A34574">
        <w:rPr>
          <w:rFonts w:ascii="Verdana" w:hAnsi="Verdana"/>
        </w:rPr>
        <w:t xml:space="preserve">In the context of existing literature, our method offers a streamlined approach to analyzing knee kinematics from dynamic MRI data. Unlike techniques that rely on registering dynamic frames to high-resolution static scans </w:t>
      </w:r>
      <w:r w:rsidR="00F62E8B">
        <w:rPr>
          <w:rFonts w:ascii="Verdana" w:hAnsi="Verdana"/>
        </w:rPr>
        <w:fldChar w:fldCharType="begin"/>
      </w:r>
      <w:r w:rsidR="00F62E8B">
        <w:rPr>
          <w:rFonts w:ascii="Verdana" w:hAnsi="Verdana"/>
        </w:rPr>
        <w:instrText xml:space="preserve"> ADDIN ZOTERO_ITEM CSL_CITATION {"citationID":"dM9thGvq","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F62E8B">
        <w:rPr>
          <w:rFonts w:ascii="Cambria Math" w:hAnsi="Cambria Math" w:cs="Cambria Math"/>
        </w:rPr>
        <w:instrText>‐</w:instrText>
      </w:r>
      <w:r w:rsidR="00F62E8B">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F62E8B">
        <w:rPr>
          <w:rFonts w:ascii="Cambria Math" w:hAnsi="Cambria Math" w:cs="Cambria Math"/>
        </w:rPr>
        <w:instrText>‐</w:instrText>
      </w:r>
      <w:r w:rsidR="00F62E8B">
        <w:rPr>
          <w:rFonts w:ascii="Verdana" w:hAnsi="Verdana"/>
        </w:rPr>
        <w:instrText>echo sequence in conjunction with vastly under</w:instrText>
      </w:r>
      <w:r w:rsidR="00F62E8B">
        <w:rPr>
          <w:rFonts w:ascii="Cambria Math" w:hAnsi="Cambria Math" w:cs="Cambria Math"/>
        </w:rPr>
        <w:instrText>‐</w:instrText>
      </w:r>
      <w:r w:rsidR="00F62E8B">
        <w:rPr>
          <w:rFonts w:ascii="Verdana" w:hAnsi="Verdana"/>
        </w:rPr>
        <w:instrText>sampled isotropic projection reconstruction. Knee angle was simultaneously monitored and used retrospectively to sort images into 60 frames over the motion cycle. High</w:instrText>
      </w:r>
      <w:r w:rsidR="00F62E8B">
        <w:rPr>
          <w:rFonts w:ascii="Cambria Math" w:hAnsi="Cambria Math" w:cs="Cambria Math"/>
        </w:rPr>
        <w:instrText>‐</w:instrText>
      </w:r>
      <w:r w:rsidR="00F62E8B">
        <w:rPr>
          <w:rFonts w:ascii="Verdana" w:hAnsi="Verdana"/>
        </w:rPr>
        <w:instrText>resolution static knee images were acquired and segmented to create subject</w:instrText>
      </w:r>
      <w:r w:rsidR="00F62E8B">
        <w:rPr>
          <w:rFonts w:ascii="Cambria Math" w:hAnsi="Cambria Math" w:cs="Cambria Math"/>
        </w:rPr>
        <w:instrText>‐</w:instrText>
      </w:r>
      <w:r w:rsidR="00F62E8B">
        <w:rPr>
          <w:rFonts w:ascii="Verdana" w:hAnsi="Verdana"/>
        </w:rPr>
        <w:instrText>specific models of the femur and tibia. At each time frame, bone positions and orientations were determined by automatically registering the skeletal models to the dynamic images. Three</w:instrText>
      </w:r>
      <w:r w:rsidR="00F62E8B">
        <w:rPr>
          <w:rFonts w:ascii="Cambria Math" w:hAnsi="Cambria Math" w:cs="Cambria Math"/>
        </w:rPr>
        <w:instrText>‐</w:instrText>
      </w:r>
      <w:r w:rsidR="00F62E8B">
        <w:rPr>
          <w:rFonts w:ascii="Verdana" w:hAnsi="Verdana"/>
        </w:rPr>
        <w:instrText xml:space="preserve">dimensional tibiofemoral translations and rotations were consistent across healthy subjects. Internal tibia rotations of 7.8 </w:instrText>
      </w:r>
      <w:r w:rsidR="00F62E8B">
        <w:rPr>
          <w:rFonts w:ascii="Verdana" w:hAnsi="Verdana" w:cs="Verdana"/>
        </w:rPr>
        <w:instrText>±</w:instrText>
      </w:r>
      <w:r w:rsidR="00F62E8B">
        <w:rPr>
          <w:rFonts w:ascii="Verdana" w:hAnsi="Verdana"/>
        </w:rPr>
        <w:instrText xml:space="preserve"> 3.5</w:instrText>
      </w:r>
      <w:r w:rsidR="00F62E8B">
        <w:rPr>
          <w:rFonts w:ascii="Verdana" w:hAnsi="Verdana" w:cs="Verdana"/>
        </w:rPr>
        <w:instrText>°</w:instrText>
      </w:r>
      <w:r w:rsidR="00F62E8B">
        <w:rPr>
          <w:rFonts w:ascii="Verdana" w:hAnsi="Verdana"/>
        </w:rPr>
        <w:instrText xml:space="preserve"> were present with 35.8 </w:instrText>
      </w:r>
      <w:r w:rsidR="00F62E8B">
        <w:rPr>
          <w:rFonts w:ascii="Verdana" w:hAnsi="Verdana" w:cs="Verdana"/>
        </w:rPr>
        <w:instrText>±</w:instrText>
      </w:r>
      <w:r w:rsidR="00F62E8B">
        <w:rPr>
          <w:rFonts w:ascii="Verdana" w:hAnsi="Verdana"/>
        </w:rPr>
        <w:instrText xml:space="preserve"> 3.8</w:instrText>
      </w:r>
      <w:r w:rsidR="00F62E8B">
        <w:rPr>
          <w:rFonts w:ascii="Verdana" w:hAnsi="Verdana" w:cs="Verdana"/>
        </w:rPr>
        <w:instrText>°</w:instrText>
      </w:r>
      <w:r w:rsidR="00F62E8B">
        <w:rPr>
          <w:rFonts w:ascii="Verdana" w:hAnsi="Verdana"/>
        </w:rPr>
        <w:instrText xml:space="preserve"> of knee flexion, a pattern consistent with knee kinematic measures during walking. We conclude that vastly under</w:instrText>
      </w:r>
      <w:r w:rsidR="00F62E8B">
        <w:rPr>
          <w:rFonts w:ascii="Cambria Math" w:hAnsi="Cambria Math" w:cs="Cambria Math"/>
        </w:rPr>
        <w:instrText>‐</w:instrText>
      </w:r>
      <w:r w:rsidR="00F62E8B">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F62E8B">
        <w:rPr>
          <w:rFonts w:ascii="Verdana" w:hAnsi="Verdana"/>
        </w:rPr>
        <w:fldChar w:fldCharType="separate"/>
      </w:r>
      <w:r w:rsidR="00F62E8B" w:rsidRPr="00F62E8B">
        <w:rPr>
          <w:rFonts w:ascii="Verdana" w:hAnsi="Verdana"/>
        </w:rPr>
        <w:t>[16,17]</w:t>
      </w:r>
      <w:r w:rsidR="00F62E8B">
        <w:rPr>
          <w:rFonts w:ascii="Verdana" w:hAnsi="Verdana"/>
        </w:rPr>
        <w:fldChar w:fldCharType="end"/>
      </w:r>
      <w:r w:rsidRPr="00A34574">
        <w:rPr>
          <w:rFonts w:ascii="Verdana" w:hAnsi="Verdana"/>
        </w:rPr>
        <w:t xml:space="preserve">, our approach directly utilizes the dynamic frames. This can potentially reduce total scan time and eliminate errors that might arise from registering images acquired in different joint positions. However, it's important to note that our method is </w:t>
      </w:r>
      <w:r w:rsidRPr="00A34574">
        <w:rPr>
          <w:rFonts w:ascii="Verdana" w:hAnsi="Verdana"/>
        </w:rPr>
        <w:lastRenderedPageBreak/>
        <w:t>currently limited to 2D analysis in the sagittal plane, which restricts the kinematic information that can be extracted.</w:t>
      </w:r>
    </w:p>
    <w:p w14:paraId="78F0F0DE" w14:textId="7A747FA8" w:rsidR="00A34574" w:rsidRDefault="00A34574" w:rsidP="5FE521F8">
      <w:pPr>
        <w:spacing w:line="360" w:lineRule="auto"/>
        <w:rPr>
          <w:rFonts w:ascii="Verdana" w:hAnsi="Verdana"/>
        </w:rPr>
      </w:pPr>
      <w:r w:rsidRPr="00A34574">
        <w:rPr>
          <w:rFonts w:ascii="Verdana" w:hAnsi="Verdana"/>
        </w:rPr>
        <w:t>Future work should focus on extending this method to 3D analysis, which would allow for a more comprehensive assessment of knee joint kinematics. This could involve adapting the segmentation algorithm to work with multi-planar dynamic MRI acquisitions</w:t>
      </w:r>
      <w:r>
        <w:rPr>
          <w:rFonts w:ascii="Verdana" w:hAnsi="Verdana"/>
        </w:rPr>
        <w:t xml:space="preserve">. </w:t>
      </w:r>
    </w:p>
    <w:p w14:paraId="33BF3BDD" w14:textId="59095B54" w:rsidR="00A34574" w:rsidRPr="00A34574" w:rsidRDefault="00A34574" w:rsidP="5FE521F8">
      <w:pPr>
        <w:spacing w:line="360" w:lineRule="auto"/>
        <w:rPr>
          <w:rFonts w:ascii="Verdana" w:hAnsi="Verdana"/>
          <w:u w:val="single"/>
        </w:rPr>
      </w:pPr>
      <w:r w:rsidRPr="00A34574">
        <w:rPr>
          <w:rFonts w:ascii="Verdana" w:hAnsi="Verdana"/>
          <w:u w:val="single"/>
        </w:rPr>
        <w:t>4. Conclusion</w:t>
      </w:r>
    </w:p>
    <w:p w14:paraId="3F01326B" w14:textId="77777777" w:rsidR="00D731F5" w:rsidRDefault="00D731F5" w:rsidP="5FE521F8">
      <w:pPr>
        <w:spacing w:line="360" w:lineRule="auto"/>
        <w:rPr>
          <w:rFonts w:ascii="Verdana" w:hAnsi="Verdana"/>
        </w:rPr>
      </w:pPr>
    </w:p>
    <w:p w14:paraId="66AD6C8B" w14:textId="3BD2AF3D" w:rsidR="00D731F5" w:rsidRPr="007C5774" w:rsidRDefault="00D731F5" w:rsidP="5FE521F8">
      <w:pPr>
        <w:spacing w:line="360" w:lineRule="auto"/>
        <w:rPr>
          <w:rFonts w:ascii="Verdana" w:hAnsi="Verdana"/>
        </w:rPr>
      </w:pP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1" w:author="Aayush Nepal" w:date="2024-10-06T16:13:00Z" w:initials="AN">
    <w:p w14:paraId="102238BC" w14:textId="77777777" w:rsidR="00D86A65" w:rsidRDefault="00D86A65" w:rsidP="00D86A65">
      <w:pPr>
        <w:pStyle w:val="CommentText"/>
      </w:pPr>
      <w:r>
        <w:rPr>
          <w:rStyle w:val="CommentReference"/>
        </w:rPr>
        <w:annotationRef/>
      </w:r>
      <w:r>
        <w:t>added</w:t>
      </w:r>
    </w:p>
  </w:comment>
  <w:comment w:id="2" w:author="Brisson, Nicholas" w:date="2024-10-03T14:20:00Z" w:initials="BN">
    <w:p w14:paraId="34A62A82" w14:textId="282B7434" w:rsidR="00724400" w:rsidRDefault="00724400">
      <w:pPr>
        <w:pStyle w:val="CommentText"/>
      </w:pPr>
      <w:r>
        <w:rPr>
          <w:rStyle w:val="CommentReference"/>
        </w:rPr>
        <w:annotationRef/>
      </w:r>
      <w:r>
        <w:t>Same comment as above – what are the specific changes?</w:t>
      </w:r>
    </w:p>
  </w:comment>
  <w:comment w:id="3" w:author="Aayush Nepal" w:date="2024-10-06T16:14:00Z" w:initials="AN">
    <w:p w14:paraId="0314EFB4" w14:textId="77777777" w:rsidR="00D86A65" w:rsidRDefault="00D86A65" w:rsidP="00D86A65">
      <w:pPr>
        <w:pStyle w:val="CommentText"/>
      </w:pPr>
      <w:r>
        <w:rPr>
          <w:rStyle w:val="CommentReference"/>
        </w:rPr>
        <w:annotationRef/>
      </w:r>
      <w:r>
        <w:t>added</w:t>
      </w:r>
    </w:p>
  </w:comment>
  <w:comment w:id="4" w:author="Brisson, Nicholas" w:date="2024-10-02T14:56:00Z" w:initials="BN">
    <w:p w14:paraId="33649A47" w14:textId="01416B3C"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5" w:author="Aayush Nepal" w:date="2024-10-06T16:15:00Z" w:initials="AN">
    <w:p w14:paraId="10D429C4" w14:textId="77777777" w:rsidR="00D86A65" w:rsidRDefault="00D86A65" w:rsidP="00D86A65">
      <w:pPr>
        <w:pStyle w:val="CommentText"/>
      </w:pPr>
      <w:r>
        <w:rPr>
          <w:rStyle w:val="CommentReference"/>
        </w:rPr>
        <w:annotationRef/>
      </w:r>
      <w:r>
        <w:t>reworded</w:t>
      </w:r>
    </w:p>
  </w:comment>
  <w:comment w:id="6"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7" w:author="Aayush Nepal [2]"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8"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9" w:author="Aayush Nepal"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0"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11" w:author="Aayush Nepal"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2"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13" w:author="Aayush Nepal"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14" w:author="Brisson, Nicholas" w:date="2024-10-02T16:19:00Z" w:initials="BN">
    <w:p w14:paraId="1542D0B5" w14:textId="2E038A36" w:rsidR="00B91489" w:rsidRDefault="00B91489">
      <w:pPr>
        <w:pStyle w:val="CommentText"/>
      </w:pPr>
      <w:r>
        <w:rPr>
          <w:rStyle w:val="CommentReference"/>
        </w:rPr>
        <w:annotationRef/>
      </w:r>
      <w:r>
        <w:t>There are no references for the computations presented in the whole paragraph…</w:t>
      </w:r>
    </w:p>
  </w:comment>
  <w:comment w:id="15"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102238BC" w15:done="0"/>
  <w15:commentEx w15:paraId="34A62A82" w15:done="0"/>
  <w15:commentEx w15:paraId="0314EFB4" w15:paraIdParent="34A62A82" w15:done="0"/>
  <w15:commentEx w15:paraId="78E25A94" w15:done="0"/>
  <w15:commentEx w15:paraId="10D429C4" w15:paraIdParent="78E25A9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1542D0B5" w15:done="0"/>
  <w15:commentEx w15:paraId="77DEF6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5198B8" w16cex:dateUtc="2024-10-06T14:13:00Z"/>
  <w16cex:commentExtensible w16cex:durableId="72D9F2D2" w16cex:dateUtc="2024-10-06T14:14:00Z"/>
  <w16cex:commentExtensible w16cex:durableId="3819DEB8" w16cex:dateUtc="2024-10-06T14:15: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102238BC" w16cid:durableId="225198B8"/>
  <w16cid:commentId w16cid:paraId="34A62A82" w16cid:durableId="2AA92695"/>
  <w16cid:commentId w16cid:paraId="0314EFB4" w16cid:durableId="72D9F2D2"/>
  <w16cid:commentId w16cid:paraId="78E25A94" w16cid:durableId="2AA7DD88"/>
  <w16cid:commentId w16cid:paraId="10D429C4" w16cid:durableId="3819DEB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Id w16cid:paraId="1542D0B5" w16cid:durableId="2AA7F0FB"/>
  <w16cid:commentId w16cid:paraId="77DEF632" w16cid:durableId="2AA7EF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8773B8" w14:textId="77777777" w:rsidR="008B0B7D" w:rsidRDefault="008B0B7D" w:rsidP="00FC327B">
      <w:pPr>
        <w:spacing w:after="0" w:line="240" w:lineRule="auto"/>
      </w:pPr>
      <w:r>
        <w:separator/>
      </w:r>
    </w:p>
  </w:endnote>
  <w:endnote w:type="continuationSeparator" w:id="0">
    <w:p w14:paraId="5CDCA0BB" w14:textId="77777777" w:rsidR="008B0B7D" w:rsidRDefault="008B0B7D"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34A408" w14:textId="77777777" w:rsidR="008B0B7D" w:rsidRDefault="008B0B7D" w:rsidP="00FC327B">
      <w:pPr>
        <w:spacing w:after="0" w:line="240" w:lineRule="auto"/>
      </w:pPr>
      <w:r>
        <w:separator/>
      </w:r>
    </w:p>
  </w:footnote>
  <w:footnote w:type="continuationSeparator" w:id="0">
    <w:p w14:paraId="5C06FEF4" w14:textId="77777777" w:rsidR="008B0B7D" w:rsidRDefault="008B0B7D"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AD" w15:userId="S::aayush.nepal@uni-jena.de::e60700ce-b41c-4b49-8f27-7b8aa622a71a"/>
  </w15:person>
  <w15:person w15:author="Aayush Nepal [2]">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02FD"/>
    <w:rsid w:val="001156A0"/>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E1B"/>
    <w:rsid w:val="0019092C"/>
    <w:rsid w:val="00190B6F"/>
    <w:rsid w:val="00194995"/>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D89"/>
    <w:rsid w:val="00240C7B"/>
    <w:rsid w:val="00245404"/>
    <w:rsid w:val="00245C48"/>
    <w:rsid w:val="0024664C"/>
    <w:rsid w:val="00247C02"/>
    <w:rsid w:val="0025310A"/>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49C6"/>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5AD2"/>
    <w:rsid w:val="00736AA6"/>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207B"/>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54CA6"/>
    <w:rsid w:val="00860055"/>
    <w:rsid w:val="0086397C"/>
    <w:rsid w:val="008701C8"/>
    <w:rsid w:val="00870CCF"/>
    <w:rsid w:val="008829A9"/>
    <w:rsid w:val="00884416"/>
    <w:rsid w:val="00892775"/>
    <w:rsid w:val="008959C4"/>
    <w:rsid w:val="008A0F27"/>
    <w:rsid w:val="008B0B7D"/>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72D3"/>
    <w:rsid w:val="009F1527"/>
    <w:rsid w:val="00A01541"/>
    <w:rsid w:val="00A026B2"/>
    <w:rsid w:val="00A044A6"/>
    <w:rsid w:val="00A1109B"/>
    <w:rsid w:val="00A12A1C"/>
    <w:rsid w:val="00A15404"/>
    <w:rsid w:val="00A16B93"/>
    <w:rsid w:val="00A24351"/>
    <w:rsid w:val="00A24B3E"/>
    <w:rsid w:val="00A24FEC"/>
    <w:rsid w:val="00A26A76"/>
    <w:rsid w:val="00A27806"/>
    <w:rsid w:val="00A34574"/>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289"/>
    <w:rsid w:val="00F60EAC"/>
    <w:rsid w:val="00F62E8B"/>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4</TotalTime>
  <Pages>9</Pages>
  <Words>15577</Words>
  <Characters>88790</Characters>
  <Application>Microsoft Office Word</Application>
  <DocSecurity>0</DocSecurity>
  <Lines>739</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72</cp:revision>
  <dcterms:created xsi:type="dcterms:W3CDTF">2024-09-26T09:55:00Z</dcterms:created>
  <dcterms:modified xsi:type="dcterms:W3CDTF">2024-10-10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5kN2B66"/&gt;&lt;style id="http://www.zotero.org/styles/zmp-journal" locale="en-US" hasBibliography="1" bibliographyStyleHasBeenSet="1"/&gt;&lt;prefs&gt;&lt;pref name="fieldType" value="Field"/&gt;&lt;/prefs&gt;&lt;/data&gt;</vt:lpwstr>
  </property>
</Properties>
</file>